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32675D" w14:textId="3055F892" w:rsidR="00B14B66" w:rsidRDefault="008D25E7" w:rsidP="002106BF">
      <w:pPr>
        <w:jc w:val="both"/>
      </w:pPr>
      <w:r>
        <w:t xml:space="preserve">In 2001, </w:t>
      </w:r>
      <w:r w:rsidR="00FF1C85">
        <w:t xml:space="preserve">a paper found a silent slip event on the deeper Cascadia </w:t>
      </w:r>
      <w:proofErr w:type="spellStart"/>
      <w:r w:rsidR="00FF1C85">
        <w:t>Subduction</w:t>
      </w:r>
      <w:proofErr w:type="spellEnd"/>
      <w:r w:rsidR="00FF1C85">
        <w:t xml:space="preserve"> Interface </w:t>
      </w:r>
      <w:r w:rsidR="005820E8">
        <w:fldChar w:fldCharType="begin" w:fldLock="1"/>
      </w:r>
      <w:r w:rsidR="00ED2562">
        <w:instrText>ADDIN CSL_CITATION { "citationItems" : [ { "id" : "ITEM-1", "itemData" : { "DOI" : "10.1126/science.1060152", "ISBN" : "doi:10.1126/Science.1060152", "ISSN" : "00368075", "PMID" : "11313500", "abstract" : "Continuous Global Positioning System sites in southwestern British Columbia, Canada, and northwestern Washington state, USA, have been moving landward as a result of the locked state of the Cascadia subduction fault offshore. In the summer of 1999, a cluster of seven sites briefly reversed their direction of motion. No seismicity was associated with this event. The sudden displacements are best explained by approximately 2 centimeters of aseismic slip over a 50-kilometer-by-300-kilometer area on the subduction interface downdip from the seismogenic zone, a rupture equivalent to an earthquake of moment magnitude 6.7. This provides evidence that slip of the hotter, plastic part of the subduction interface, and hence stress loading of the megathrust earthquake zone, can occur in discrete pulses.", "author" : [ { "dropping-particle" : "", "family" : "Dragert", "given" : "G", "non-dropping-particle" : "", "parse-names" : false, "suffix" : "" }, { "dropping-particle" : "", "family" : "Wang", "given" : "K.", "non-dropping-particle" : "", "parse-names" : false, "suffix" : "" }, { "dropping-particle" : "", "family" : "James", "given" : "T. S.", "non-dropping-particle" : "", "parse-names" : false, "suffix" : "" } ], "container-title" : "Science", "id" : "ITEM-1", "issue" : "5521", "issued" : { "date-parts" : [ [ "2001", "5", "25" ] ] }, "note" : "The discover comes from the observation that the direction of the GPS data reversed for some reason (no earthquake related with it). \n\n(1) The direction of the displacements and the along-strike propagation lead us to conclude that slip occurred on the subduction interface.\n(2) They did a souce inversion and find the slip distribution of this silient event\n(3)", "page" : "1525-1528", "publisher" : "American Association for the Advancement of Science", "title" : "A silent slip event on the deeper Cascadia subduction interface.", "type" : "article-journal", "volume" : "292" }, "uris" : [ "http://www.mendeley.com/documents/?uuid=ba53fbf9-152b-3ccf-9430-81afd55bedbb" ] } ], "mendeley" : { "formattedCitation" : "[&lt;i&gt;Dragert et al.&lt;/i&gt;, 2001]", "plainTextFormattedCitation" : "[Dragert et al., 2001]", "previouslyFormattedCitation" : "[&lt;i&gt;Dragert et al.&lt;/i&gt;, 2001]" }, "properties" : { "noteIndex" : 0 }, "schema" : "https://github.com/citation-style-language/schema/raw/master/csl-citation.json" }</w:instrText>
      </w:r>
      <w:r w:rsidR="005820E8">
        <w:fldChar w:fldCharType="separate"/>
      </w:r>
      <w:r w:rsidR="005820E8" w:rsidRPr="005820E8">
        <w:rPr>
          <w:noProof/>
        </w:rPr>
        <w:t>[</w:t>
      </w:r>
      <w:r w:rsidR="005820E8" w:rsidRPr="005820E8">
        <w:rPr>
          <w:i/>
          <w:noProof/>
        </w:rPr>
        <w:t>Dragert et al.</w:t>
      </w:r>
      <w:r w:rsidR="005820E8" w:rsidRPr="005820E8">
        <w:rPr>
          <w:noProof/>
        </w:rPr>
        <w:t>, 2001]</w:t>
      </w:r>
      <w:r w:rsidR="005820E8">
        <w:fldChar w:fldCharType="end"/>
      </w:r>
      <w:r w:rsidR="005820E8">
        <w:t xml:space="preserve">. </w:t>
      </w:r>
      <w:r w:rsidR="00882321">
        <w:t xml:space="preserve">This discovery comes from the observation </w:t>
      </w:r>
      <w:r w:rsidR="00BC0BC1">
        <w:t>of the GPS stations that reversed their di</w:t>
      </w:r>
      <w:bookmarkStart w:id="0" w:name="_GoBack"/>
      <w:bookmarkEnd w:id="0"/>
      <w:r w:rsidR="00BC0BC1">
        <w:t>rection of motion</w:t>
      </w:r>
      <w:r w:rsidR="00A56FF8">
        <w:t xml:space="preserve"> (see the following figure)</w:t>
      </w:r>
      <w:r w:rsidR="00BC0BC1">
        <w:t>.</w:t>
      </w:r>
      <w:r w:rsidR="00A56FF8">
        <w:t xml:space="preserve"> This paper </w:t>
      </w:r>
      <w:r w:rsidR="00DC27FB">
        <w:t>conducted</w:t>
      </w:r>
      <w:r w:rsidR="00A56FF8">
        <w:t xml:space="preserve"> a slip inversion to model the observation. </w:t>
      </w:r>
      <w:r w:rsidR="00BC0BC1">
        <w:t xml:space="preserve"> </w:t>
      </w:r>
      <w:r w:rsidR="00B13B2E">
        <w:t>And they found that the sudden displacements are best explained by ~</w:t>
      </w:r>
      <w:r w:rsidR="00B13B2E" w:rsidRPr="00B13B2E">
        <w:t xml:space="preserve">2 centimeters of aseismic slip over a 50-kilo-meter-by-300-kilometer area on the </w:t>
      </w:r>
      <w:proofErr w:type="spellStart"/>
      <w:r w:rsidR="00B13B2E" w:rsidRPr="00B13B2E">
        <w:t>subduction</w:t>
      </w:r>
      <w:proofErr w:type="spellEnd"/>
      <w:r w:rsidR="00B13B2E" w:rsidRPr="00B13B2E">
        <w:t xml:space="preserve"> interface </w:t>
      </w:r>
      <w:proofErr w:type="spellStart"/>
      <w:r w:rsidR="00B13B2E" w:rsidRPr="00B13B2E">
        <w:t>downdip</w:t>
      </w:r>
      <w:proofErr w:type="spellEnd"/>
      <w:r w:rsidR="00B13B2E" w:rsidRPr="00B13B2E">
        <w:t xml:space="preserve"> from the
</w:t>
      </w:r>
      <w:proofErr w:type="spellStart"/>
      <w:r w:rsidR="00B13B2E" w:rsidRPr="00B13B2E">
        <w:t>seismogenic</w:t>
      </w:r>
      <w:proofErr w:type="spellEnd"/>
      <w:r w:rsidR="00B13B2E" w:rsidRPr="00B13B2E">
        <w:t xml:space="preserve"> zone, a rupture equivalent to an earthquake of moment magnitude
6.7.</w:t>
      </w:r>
      <w:r w:rsidR="00842DF4">
        <w:t xml:space="preserve"> This paper provides evidence that slip of the hotter, plastic part of the </w:t>
      </w:r>
      <w:proofErr w:type="spellStart"/>
      <w:r w:rsidR="00842DF4">
        <w:t>subduction</w:t>
      </w:r>
      <w:proofErr w:type="spellEnd"/>
      <w:r w:rsidR="00842DF4">
        <w:t xml:space="preserve"> interface, and hence stress loading of the </w:t>
      </w:r>
      <w:proofErr w:type="spellStart"/>
      <w:r w:rsidR="00842DF4">
        <w:t>megathrust</w:t>
      </w:r>
      <w:proofErr w:type="spellEnd"/>
      <w:r w:rsidR="00842DF4">
        <w:t xml:space="preserve"> earth</w:t>
      </w:r>
      <w:r w:rsidR="00A50E35">
        <w:t>quake zone, can occur in discre</w:t>
      </w:r>
      <w:r w:rsidR="00842DF4">
        <w:t>te pulses.</w:t>
      </w:r>
    </w:p>
    <w:p w14:paraId="19F3E222" w14:textId="786137FE" w:rsidR="00467AD9" w:rsidRDefault="00467AD9" w:rsidP="002106BF">
      <w:pPr>
        <w:jc w:val="both"/>
      </w:pPr>
      <w:r>
        <w:rPr>
          <w:noProof/>
        </w:rPr>
        <w:drawing>
          <wp:inline distT="0" distB="0" distL="0" distR="0" wp14:anchorId="477D3085" wp14:editId="20503027">
            <wp:extent cx="4607920" cy="4376584"/>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a:ext>
                      </a:extLst>
                    </a:blip>
                    <a:srcRect/>
                    <a:stretch>
                      <a:fillRect/>
                    </a:stretch>
                  </pic:blipFill>
                  <pic:spPr bwMode="auto">
                    <a:xfrm>
                      <a:off x="0" y="0"/>
                      <a:ext cx="4608054" cy="4376711"/>
                    </a:xfrm>
                    <a:prstGeom prst="rect">
                      <a:avLst/>
                    </a:prstGeom>
                    <a:noFill/>
                    <a:ln>
                      <a:noFill/>
                    </a:ln>
                  </pic:spPr>
                </pic:pic>
              </a:graphicData>
            </a:graphic>
          </wp:inline>
        </w:drawing>
      </w:r>
    </w:p>
    <w:p w14:paraId="456F3DB3" w14:textId="77777777" w:rsidR="00F0727C" w:rsidRDefault="00F0727C" w:rsidP="002106BF">
      <w:pPr>
        <w:jc w:val="both"/>
      </w:pPr>
    </w:p>
    <w:p w14:paraId="7B4D1B06" w14:textId="0A4F6101" w:rsidR="00DF46A5" w:rsidRDefault="00DF46A5" w:rsidP="002106BF">
      <w:pPr>
        <w:jc w:val="both"/>
      </w:pPr>
      <w:r>
        <w:t xml:space="preserve">In 2002, </w:t>
      </w:r>
      <w:r w:rsidR="00451BCC">
        <w:t xml:space="preserve">anther paper in science found </w:t>
      </w:r>
      <w:r w:rsidR="00AD7E86">
        <w:t>the periodicity of slow earthquakes in Cascadia</w:t>
      </w:r>
      <w:r w:rsidR="00FF5749">
        <w:t xml:space="preserve"> </w:t>
      </w:r>
      <w:r w:rsidR="00ED2562">
        <w:fldChar w:fldCharType="begin" w:fldLock="1"/>
      </w:r>
      <w:r w:rsidR="00CF09E6">
        <w:instrText>ADDIN CSL_CITATION { "citationItems" : [ { "id" : "ITEM-1", "itemData" : { "DOI" : "10.1126/science.1071193", "ISSN" : "00368075", "author" : [ { "dropping-particle" : "", "family" : "Miller", "given" : "M. M.", "non-dropping-particle" : "", "parse-names" : false, "suffix" : "" } ], "container-title" : "Science", "id" : "ITEM-1", "issue" : "5564", "issued" : { "date-parts" : [ [ "2002", "3", "29" ] ] }, "page" : "2423-2423", "title" : "Periodic Slow Earthquakes from the Cascadia Subduction Zone", "type" : "article-journal", "volume" : "295" }, "uris" : [ "http://www.mendeley.com/documents/?uuid=39d65ec2-9d1f-4ece-aab7-b11cfdab0319" ] } ], "mendeley" : { "formattedCitation" : "[&lt;i&gt;Miller&lt;/i&gt;, 2002]", "plainTextFormattedCitation" : "[Miller, 2002]", "previouslyFormattedCitation" : "[&lt;i&gt;Miller&lt;/i&gt;, 2002]" }, "properties" : { "noteIndex" : 0 }, "schema" : "https://github.com/citation-style-language/schema/raw/master/csl-citation.json" }</w:instrText>
      </w:r>
      <w:r w:rsidR="00ED2562">
        <w:fldChar w:fldCharType="separate"/>
      </w:r>
      <w:r w:rsidR="00ED2562" w:rsidRPr="00ED2562">
        <w:rPr>
          <w:noProof/>
        </w:rPr>
        <w:t>[</w:t>
      </w:r>
      <w:r w:rsidR="00ED2562" w:rsidRPr="00ED2562">
        <w:rPr>
          <w:i/>
          <w:noProof/>
        </w:rPr>
        <w:t>Miller</w:t>
      </w:r>
      <w:r w:rsidR="00ED2562" w:rsidRPr="00ED2562">
        <w:rPr>
          <w:noProof/>
        </w:rPr>
        <w:t>, 2002]</w:t>
      </w:r>
      <w:r w:rsidR="00ED2562">
        <w:fldChar w:fldCharType="end"/>
      </w:r>
      <w:r w:rsidR="00ED2562">
        <w:t xml:space="preserve">. </w:t>
      </w:r>
      <w:r w:rsidR="00D14123">
        <w:t>They found the slow earthquakes occur on average every 14.5</w:t>
      </w:r>
      <w:r w:rsidR="00B0432F">
        <w:rPr>
          <w:rFonts w:ascii="Cambria" w:hAnsi="Cambria"/>
        </w:rPr>
        <w:t>±1 months over 10 years.</w:t>
      </w:r>
      <w:r w:rsidR="00725FE3">
        <w:rPr>
          <w:rFonts w:ascii="Cambria" w:hAnsi="Cambria"/>
        </w:rPr>
        <w:t xml:space="preserve"> The conclusion from this paper is: </w:t>
      </w:r>
      <w:r w:rsidR="007F0D3F">
        <w:rPr>
          <w:rFonts w:ascii="Cambria" w:hAnsi="Cambria"/>
        </w:rPr>
        <w:t>t</w:t>
      </w:r>
      <w:r w:rsidR="00725FE3" w:rsidRPr="00725FE3">
        <w:rPr>
          <w:rFonts w:ascii="Cambria" w:hAnsi="Cambria"/>
        </w:rPr>
        <w:t>he regular and cyclical nature of the transient events indi</w:t>
      </w:r>
      <w:r w:rsidR="00F62D99">
        <w:rPr>
          <w:rFonts w:ascii="Cambria" w:hAnsi="Cambria"/>
        </w:rPr>
        <w:t>cates that they are a fundamen</w:t>
      </w:r>
      <w:r w:rsidR="00725FE3" w:rsidRPr="00725FE3">
        <w:rPr>
          <w:rFonts w:ascii="Cambria" w:hAnsi="Cambria"/>
        </w:rPr>
        <w:t xml:space="preserve">tal mode of strain release in </w:t>
      </w:r>
      <w:proofErr w:type="spellStart"/>
      <w:r w:rsidR="00725FE3" w:rsidRPr="00725FE3">
        <w:rPr>
          <w:rFonts w:ascii="Cambria" w:hAnsi="Cambria"/>
        </w:rPr>
        <w:t>subduction</w:t>
      </w:r>
      <w:proofErr w:type="spellEnd"/>
      <w:r w:rsidR="00725FE3" w:rsidRPr="00725FE3">
        <w:rPr>
          <w:rFonts w:ascii="Cambria" w:hAnsi="Cambria"/>
        </w:rPr>
        <w:t xml:space="preserve"> zones.</w:t>
      </w:r>
    </w:p>
    <w:p w14:paraId="41B43BBE" w14:textId="77777777" w:rsidR="00B14B66" w:rsidRDefault="00B14B66" w:rsidP="002106BF">
      <w:pPr>
        <w:jc w:val="both"/>
      </w:pPr>
    </w:p>
    <w:p w14:paraId="2F6A2C1D" w14:textId="382675F6" w:rsidR="0095192E" w:rsidRDefault="00852620" w:rsidP="002106BF">
      <w:pPr>
        <w:jc w:val="both"/>
      </w:pPr>
      <w:r>
        <w:t xml:space="preserve">The tremor first found in Non-volcanic setting is from Japan </w:t>
      </w:r>
      <w:r>
        <w:fldChar w:fldCharType="begin" w:fldLock="1"/>
      </w:r>
      <w:r w:rsidR="005820E8">
        <w:instrText>ADDIN CSL_CITATION { "citationItems" : [ { "id" : "ITEM-1", "itemData" : { "DOI" : "10.1126/science.1070378", "ISBN" : "0036-8075", "ISSN" : "00368075", "PMID" : "12040191", "abstract" : "Deep long-period tremors were recognized and located in a nonvolcanic region in southwest Japan. Epicenters of the tremors were distributed along the strike of the subducting Philippine Sea plate over a length of 600 kilometers. The depth of the tremors averaged about 30 kilometers, near the Mohorovic discontinuity. Each tremor lasted for at most a few weeks. The location of the tremors within the subduction zone indicates that the tremors may have been caused by fluid generated by dehydration processes from the slab.", "author" : [ { "dropping-particle" : "", "family" : "Obara", "given" : "Kazushige", "non-dropping-particle" : "", "parse-names" : false, "suffix" : "" } ], "container-title" : "Science (New York, N.Y.)", "id" : "ITEM-1", "issue" : "5573", "issued" : { "date-parts" : [ [ "2002" ] ] }, "note" : "This is likely the first paper about tremor in non-volcanic area\n\n(1) Long-period events and tremors with typi-cal periods in the range of 0.2 to2sare\noften observed at active volcanoes and re-flect the internal dynamics of the volcanic\nsystem\n(2) A possible tremor-generating\nmechanism is flow-induced oscillation in\nchannels transporting magmatic fluid.\n(3) This means that the source\nof the tremors was located at a deep portion and\nthe envelopes were propagated not by P-wave,\nbut by S-wave velocity.\n(4)Considering the long duration and mobil-\nity of the tremor activity, the generation of tremors may be related to the movement of fluid in the subduction zone\n(5) At high temperature and pressure, aqueous fluid mixed with silicate melts exists as a supercritical fluid\n(6) The presence of supercritical fluid may reduce the friction and change the fracture criterion of the rock by increasing the pore pressure and/or create new cracks through hydraulic fracturing.", "page" : "1679-1681", "title" : "Nonvolcanic deep tremor associated with subduction in southwest Japan.", "type" : "article-journal", "volume" : "296" }, "uris" : [ "http://www.mendeley.com/documents/?uuid=e5999c7e-fbc8-4b07-a470-01f11ac8958f" ] } ], "mendeley" : { "formattedCitation" : "[&lt;i&gt;Obara&lt;/i&gt;, 2002]", "plainTextFormattedCitation" : "[Obara, 2002]", "previouslyFormattedCitation" : "[&lt;i&gt;Obara&lt;/i&gt;, 2002]" }, "properties" : { "noteIndex" : 0 }, "schema" : "https://github.com/citation-style-language/schema/raw/master/csl-citation.json" }</w:instrText>
      </w:r>
      <w:r>
        <w:fldChar w:fldCharType="separate"/>
      </w:r>
      <w:r w:rsidRPr="00852620">
        <w:rPr>
          <w:noProof/>
        </w:rPr>
        <w:t>[</w:t>
      </w:r>
      <w:r w:rsidRPr="00852620">
        <w:rPr>
          <w:i/>
          <w:noProof/>
        </w:rPr>
        <w:t>Obara</w:t>
      </w:r>
      <w:r w:rsidRPr="00852620">
        <w:rPr>
          <w:noProof/>
        </w:rPr>
        <w:t>, 2002]</w:t>
      </w:r>
      <w:r>
        <w:fldChar w:fldCharType="end"/>
      </w:r>
      <w:r>
        <w:t xml:space="preserve">, it shows </w:t>
      </w:r>
      <w:r w:rsidR="007D1FDA">
        <w:t xml:space="preserve">the tremor in southwest Japan. </w:t>
      </w:r>
      <w:r w:rsidR="00E049C5">
        <w:t xml:space="preserve">The predominant frequency of the tremors ranged from 1 to 10 Hz, and was lower than that of ordinary earthquakes of similar size. </w:t>
      </w:r>
      <w:r w:rsidR="00E049C5">
        <w:lastRenderedPageBreak/>
        <w:t xml:space="preserve">The tremors are around depth of 30 km. </w:t>
      </w:r>
      <w:r w:rsidR="00D43D3F">
        <w:t xml:space="preserve">The following figure shows the location of the tremor, but we can see two gaps where </w:t>
      </w:r>
      <w:proofErr w:type="gramStart"/>
      <w:r w:rsidR="00D43D3F">
        <w:t>there’s no tremors</w:t>
      </w:r>
      <w:proofErr w:type="gramEnd"/>
      <w:r w:rsidR="00D43D3F">
        <w:t xml:space="preserve">. </w:t>
      </w:r>
    </w:p>
    <w:p w14:paraId="2E4FEFC9" w14:textId="4F2C3065" w:rsidR="00E049C5" w:rsidRDefault="00E049C5" w:rsidP="002106BF">
      <w:pPr>
        <w:jc w:val="both"/>
      </w:pPr>
      <w:r>
        <w:rPr>
          <w:noProof/>
        </w:rPr>
        <w:drawing>
          <wp:inline distT="0" distB="0" distL="0" distR="0" wp14:anchorId="0A51F5FD" wp14:editId="59A050FF">
            <wp:extent cx="4343400" cy="2891201"/>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4343588" cy="2891326"/>
                    </a:xfrm>
                    <a:prstGeom prst="rect">
                      <a:avLst/>
                    </a:prstGeom>
                    <a:noFill/>
                    <a:ln>
                      <a:noFill/>
                    </a:ln>
                  </pic:spPr>
                </pic:pic>
              </a:graphicData>
            </a:graphic>
          </wp:inline>
        </w:drawing>
      </w:r>
    </w:p>
    <w:p w14:paraId="32EC3B66" w14:textId="5E9C5602" w:rsidR="00D43D3F" w:rsidRDefault="00AC01B6" w:rsidP="002106BF">
      <w:pPr>
        <w:jc w:val="both"/>
      </w:pPr>
      <w:r>
        <w:t>The possible cause of the tremor this paper gave is: c</w:t>
      </w:r>
      <w:r w:rsidR="00EA6D46">
        <w:t xml:space="preserve">onsidering the long duration and mobility of the tremor activity, the generation of tremors may be related to the </w:t>
      </w:r>
      <w:r>
        <w:t xml:space="preserve">movement of fluid in the </w:t>
      </w:r>
      <w:proofErr w:type="spellStart"/>
      <w:r>
        <w:t>subduc</w:t>
      </w:r>
      <w:r w:rsidR="00EA6D46">
        <w:t>t</w:t>
      </w:r>
      <w:r>
        <w:t>i</w:t>
      </w:r>
      <w:r w:rsidR="00EA6D46">
        <w:t>on</w:t>
      </w:r>
      <w:proofErr w:type="spellEnd"/>
      <w:r w:rsidR="00EA6D46">
        <w:t xml:space="preserve"> zone. </w:t>
      </w:r>
      <w:r w:rsidRPr="00AC01B6">
        <w:t>At high temperature and pressure, aqueous fluid mixed with silicate melts exi</w:t>
      </w:r>
      <w:r>
        <w:t>sts as a supercritical fluid</w:t>
      </w:r>
      <w:r w:rsidRPr="00AC01B6">
        <w:t>. The presence of supercritical fluid may reduce the friction and</w:t>
      </w:r>
      <w:r>
        <w:t xml:space="preserve"> </w:t>
      </w:r>
      <w:r w:rsidRPr="00AC01B6">
        <w:t>change the fracture criterion of the rock by increasing the pore pressure and/or create new cracks through hydraulic fracturing. Therefore, tr</w:t>
      </w:r>
      <w:r w:rsidR="006D63E7">
        <w:t>emor activity with a long dura</w:t>
      </w:r>
      <w:r w:rsidRPr="00AC01B6">
        <w:t>tion time might be caused by a chain reaction of small fractures caused by the supercritical fluid.</w:t>
      </w:r>
    </w:p>
    <w:p w14:paraId="186E5FD9" w14:textId="77777777" w:rsidR="00D15DAE" w:rsidRDefault="00D15DAE" w:rsidP="002106BF">
      <w:pPr>
        <w:jc w:val="both"/>
      </w:pPr>
    </w:p>
    <w:p w14:paraId="5D5FCA5E" w14:textId="44DDF765" w:rsidR="00D15DAE" w:rsidRPr="00CF09E6" w:rsidRDefault="00CF09E6" w:rsidP="002106BF">
      <w:pPr>
        <w:jc w:val="both"/>
        <w:rPr>
          <w:b/>
        </w:rPr>
      </w:pPr>
      <w:r w:rsidRPr="00CF09E6">
        <w:rPr>
          <w:b/>
        </w:rPr>
        <w:t>References:</w:t>
      </w:r>
    </w:p>
    <w:p w14:paraId="64344A0F" w14:textId="163BB411" w:rsidR="00CF09E6" w:rsidRPr="00CF09E6" w:rsidRDefault="00CF09E6" w:rsidP="002106BF">
      <w:pPr>
        <w:widowControl w:val="0"/>
        <w:autoSpaceDE w:val="0"/>
        <w:autoSpaceDN w:val="0"/>
        <w:adjustRightInd w:val="0"/>
        <w:ind w:left="480" w:hanging="480"/>
        <w:jc w:val="both"/>
        <w:rPr>
          <w:rFonts w:ascii="Cambria" w:hAnsi="Cambria"/>
          <w:noProof/>
        </w:rPr>
      </w:pPr>
      <w:r>
        <w:fldChar w:fldCharType="begin" w:fldLock="1"/>
      </w:r>
      <w:r>
        <w:instrText xml:space="preserve">ADDIN Mendeley Bibliography CSL_BIBLIOGRAPHY </w:instrText>
      </w:r>
      <w:r>
        <w:fldChar w:fldCharType="separate"/>
      </w:r>
      <w:r w:rsidRPr="00CF09E6">
        <w:rPr>
          <w:rFonts w:ascii="Cambria" w:hAnsi="Cambria"/>
          <w:noProof/>
        </w:rPr>
        <w:t xml:space="preserve">Dragert, G., K. Wang, and T. S. James (2001), A silent slip event on the deeper Cascadia subduction interface., </w:t>
      </w:r>
      <w:r w:rsidRPr="00CF09E6">
        <w:rPr>
          <w:rFonts w:ascii="Cambria" w:hAnsi="Cambria"/>
          <w:i/>
          <w:iCs/>
          <w:noProof/>
        </w:rPr>
        <w:t>Science (80-. ).</w:t>
      </w:r>
      <w:r w:rsidRPr="00CF09E6">
        <w:rPr>
          <w:rFonts w:ascii="Cambria" w:hAnsi="Cambria"/>
          <w:noProof/>
        </w:rPr>
        <w:t xml:space="preserve">, </w:t>
      </w:r>
      <w:r w:rsidRPr="00CF09E6">
        <w:rPr>
          <w:rFonts w:ascii="Cambria" w:hAnsi="Cambria"/>
          <w:i/>
          <w:iCs/>
          <w:noProof/>
        </w:rPr>
        <w:t>292</w:t>
      </w:r>
      <w:r w:rsidRPr="00CF09E6">
        <w:rPr>
          <w:rFonts w:ascii="Cambria" w:hAnsi="Cambria"/>
          <w:noProof/>
        </w:rPr>
        <w:t>(5521), 1525–1528, doi:10.1126/science.1060152.</w:t>
      </w:r>
    </w:p>
    <w:p w14:paraId="450A0135" w14:textId="77777777" w:rsidR="00CF09E6" w:rsidRPr="00CF09E6" w:rsidRDefault="00CF09E6" w:rsidP="002106BF">
      <w:pPr>
        <w:widowControl w:val="0"/>
        <w:autoSpaceDE w:val="0"/>
        <w:autoSpaceDN w:val="0"/>
        <w:adjustRightInd w:val="0"/>
        <w:ind w:left="480" w:hanging="480"/>
        <w:jc w:val="both"/>
        <w:rPr>
          <w:rFonts w:ascii="Cambria" w:hAnsi="Cambria"/>
          <w:noProof/>
        </w:rPr>
      </w:pPr>
      <w:r w:rsidRPr="00CF09E6">
        <w:rPr>
          <w:rFonts w:ascii="Cambria" w:hAnsi="Cambria"/>
          <w:noProof/>
        </w:rPr>
        <w:t xml:space="preserve">Miller, M. M. (2002), Periodic Slow Earthquakes from the Cascadia Subduction Zone, </w:t>
      </w:r>
      <w:r w:rsidRPr="00CF09E6">
        <w:rPr>
          <w:rFonts w:ascii="Cambria" w:hAnsi="Cambria"/>
          <w:i/>
          <w:iCs/>
          <w:noProof/>
        </w:rPr>
        <w:t>Science (80-. ).</w:t>
      </w:r>
      <w:r w:rsidRPr="00CF09E6">
        <w:rPr>
          <w:rFonts w:ascii="Cambria" w:hAnsi="Cambria"/>
          <w:noProof/>
        </w:rPr>
        <w:t xml:space="preserve">, </w:t>
      </w:r>
      <w:r w:rsidRPr="00CF09E6">
        <w:rPr>
          <w:rFonts w:ascii="Cambria" w:hAnsi="Cambria"/>
          <w:i/>
          <w:iCs/>
          <w:noProof/>
        </w:rPr>
        <w:t>295</w:t>
      </w:r>
      <w:r w:rsidRPr="00CF09E6">
        <w:rPr>
          <w:rFonts w:ascii="Cambria" w:hAnsi="Cambria"/>
          <w:noProof/>
        </w:rPr>
        <w:t>(5564), 2423–2423, doi:10.1126/science.1071193.</w:t>
      </w:r>
    </w:p>
    <w:p w14:paraId="2BDD2D57" w14:textId="77777777" w:rsidR="00CF09E6" w:rsidRPr="00CF09E6" w:rsidRDefault="00CF09E6" w:rsidP="002106BF">
      <w:pPr>
        <w:widowControl w:val="0"/>
        <w:autoSpaceDE w:val="0"/>
        <w:autoSpaceDN w:val="0"/>
        <w:adjustRightInd w:val="0"/>
        <w:ind w:left="480" w:hanging="480"/>
        <w:jc w:val="both"/>
        <w:rPr>
          <w:rFonts w:ascii="Cambria" w:hAnsi="Cambria"/>
          <w:noProof/>
        </w:rPr>
      </w:pPr>
      <w:r w:rsidRPr="00CF09E6">
        <w:rPr>
          <w:rFonts w:ascii="Cambria" w:hAnsi="Cambria"/>
          <w:noProof/>
        </w:rPr>
        <w:t xml:space="preserve">Obara, K. (2002), Nonvolcanic deep tremor associated with subduction in southwest Japan., </w:t>
      </w:r>
      <w:r w:rsidRPr="00CF09E6">
        <w:rPr>
          <w:rFonts w:ascii="Cambria" w:hAnsi="Cambria"/>
          <w:i/>
          <w:iCs/>
          <w:noProof/>
        </w:rPr>
        <w:t>Science</w:t>
      </w:r>
      <w:r w:rsidRPr="00CF09E6">
        <w:rPr>
          <w:rFonts w:ascii="Cambria" w:hAnsi="Cambria"/>
          <w:noProof/>
        </w:rPr>
        <w:t xml:space="preserve">, </w:t>
      </w:r>
      <w:r w:rsidRPr="00CF09E6">
        <w:rPr>
          <w:rFonts w:ascii="Cambria" w:hAnsi="Cambria"/>
          <w:i/>
          <w:iCs/>
          <w:noProof/>
        </w:rPr>
        <w:t>296</w:t>
      </w:r>
      <w:r w:rsidRPr="00CF09E6">
        <w:rPr>
          <w:rFonts w:ascii="Cambria" w:hAnsi="Cambria"/>
          <w:noProof/>
        </w:rPr>
        <w:t>(5573), 1679–1681, doi:10.1126/science.1070378.</w:t>
      </w:r>
    </w:p>
    <w:p w14:paraId="00574B8E" w14:textId="78AF4020" w:rsidR="00CF09E6" w:rsidRDefault="00CF09E6" w:rsidP="002106BF">
      <w:pPr>
        <w:jc w:val="both"/>
      </w:pPr>
      <w:r>
        <w:fldChar w:fldCharType="end"/>
      </w:r>
    </w:p>
    <w:p w14:paraId="7650287D" w14:textId="77777777" w:rsidR="00933795" w:rsidRDefault="00933795" w:rsidP="002106BF">
      <w:pPr>
        <w:jc w:val="both"/>
      </w:pPr>
    </w:p>
    <w:p w14:paraId="7C2E4C27" w14:textId="77777777" w:rsidR="00933795" w:rsidRDefault="00933795" w:rsidP="002106BF">
      <w:pPr>
        <w:jc w:val="both"/>
      </w:pPr>
    </w:p>
    <w:sectPr w:rsidR="00933795"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2620"/>
    <w:rsid w:val="002106BF"/>
    <w:rsid w:val="00451BCC"/>
    <w:rsid w:val="00467AD9"/>
    <w:rsid w:val="005820E8"/>
    <w:rsid w:val="006D63E7"/>
    <w:rsid w:val="00725FE3"/>
    <w:rsid w:val="007D1FDA"/>
    <w:rsid w:val="007F0D3F"/>
    <w:rsid w:val="00842DF4"/>
    <w:rsid w:val="00852620"/>
    <w:rsid w:val="00882321"/>
    <w:rsid w:val="008D25E7"/>
    <w:rsid w:val="00927E9F"/>
    <w:rsid w:val="00933795"/>
    <w:rsid w:val="0095192E"/>
    <w:rsid w:val="00A50E35"/>
    <w:rsid w:val="00A56FF8"/>
    <w:rsid w:val="00AC01B6"/>
    <w:rsid w:val="00AD7E86"/>
    <w:rsid w:val="00B0432F"/>
    <w:rsid w:val="00B13B2E"/>
    <w:rsid w:val="00B14B66"/>
    <w:rsid w:val="00BC0BC1"/>
    <w:rsid w:val="00CF09E6"/>
    <w:rsid w:val="00D14123"/>
    <w:rsid w:val="00D15DAE"/>
    <w:rsid w:val="00D43D3F"/>
    <w:rsid w:val="00DC27FB"/>
    <w:rsid w:val="00DF46A5"/>
    <w:rsid w:val="00E049C5"/>
    <w:rsid w:val="00EA6D46"/>
    <w:rsid w:val="00ED2562"/>
    <w:rsid w:val="00F06612"/>
    <w:rsid w:val="00F0727C"/>
    <w:rsid w:val="00F62D99"/>
    <w:rsid w:val="00FF1C85"/>
    <w:rsid w:val="00FF57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C1827A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TotalTime>
  <Pages>2</Pages>
  <Words>1311</Words>
  <Characters>7478</Characters>
  <Application>Microsoft Macintosh Word</Application>
  <DocSecurity>0</DocSecurity>
  <Lines>62</Lines>
  <Paragraphs>17</Paragraphs>
  <ScaleCrop>false</ScaleCrop>
  <Company>UC Berkeley</Company>
  <LinksUpToDate>false</LinksUpToDate>
  <CharactersWithSpaces>87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39</cp:revision>
  <dcterms:created xsi:type="dcterms:W3CDTF">2016-05-22T23:57:00Z</dcterms:created>
  <dcterms:modified xsi:type="dcterms:W3CDTF">2016-05-23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ngkai.kong@gmail.com@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